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6969BE5A" w14:textId="04C1D1E4" w:rsidR="00715367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72620" w:history="1">
            <w:r w:rsidR="00715367" w:rsidRPr="00334D77">
              <w:rPr>
                <w:rStyle w:val="Hyperlink"/>
                <w:noProof/>
              </w:rPr>
              <w:t>1.</w:t>
            </w:r>
            <w:r w:rsidR="00715367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715367" w:rsidRPr="00334D77">
              <w:rPr>
                <w:rStyle w:val="Hyperlink"/>
                <w:noProof/>
              </w:rPr>
              <w:t>Uvod</w:t>
            </w:r>
            <w:r w:rsidR="00715367">
              <w:rPr>
                <w:noProof/>
                <w:webHidden/>
              </w:rPr>
              <w:tab/>
            </w:r>
            <w:r w:rsidR="00715367">
              <w:rPr>
                <w:noProof/>
                <w:webHidden/>
              </w:rPr>
              <w:fldChar w:fldCharType="begin"/>
            </w:r>
            <w:r w:rsidR="00715367">
              <w:rPr>
                <w:noProof/>
                <w:webHidden/>
              </w:rPr>
              <w:instrText xml:space="preserve"> PAGEREF _Toc46572620 \h </w:instrText>
            </w:r>
            <w:r w:rsidR="00715367">
              <w:rPr>
                <w:noProof/>
                <w:webHidden/>
              </w:rPr>
            </w:r>
            <w:r w:rsidR="00715367">
              <w:rPr>
                <w:noProof/>
                <w:webHidden/>
              </w:rPr>
              <w:fldChar w:fldCharType="separate"/>
            </w:r>
            <w:r w:rsidR="00715367">
              <w:rPr>
                <w:noProof/>
                <w:webHidden/>
              </w:rPr>
              <w:t>1</w:t>
            </w:r>
            <w:r w:rsidR="00715367">
              <w:rPr>
                <w:noProof/>
                <w:webHidden/>
              </w:rPr>
              <w:fldChar w:fldCharType="end"/>
            </w:r>
          </w:hyperlink>
        </w:p>
        <w:p w14:paraId="18B875CA" w14:textId="787B45C0" w:rsidR="00715367" w:rsidRDefault="00715367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1" w:history="1">
            <w:r w:rsidRPr="00334D77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8B79DB" w14:textId="35282A74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2" w:history="1">
            <w:r w:rsidRPr="00334D77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CEBE98" w14:textId="64820D30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3" w:history="1">
            <w:r w:rsidRPr="00334D77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72A6C2" w14:textId="6FD7B46B" w:rsidR="00715367" w:rsidRDefault="00715367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4" w:history="1">
            <w:r w:rsidRPr="00334D77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43CA3" w14:textId="4928F91D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5" w:history="1">
            <w:r w:rsidRPr="00334D77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472316" w14:textId="3233A18D" w:rsidR="00715367" w:rsidRDefault="00715367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6" w:history="1">
            <w:r w:rsidRPr="00334D77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19F615" w14:textId="296E954D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7" w:history="1">
            <w:r w:rsidRPr="00334D77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025D77" w14:textId="7E439FA0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8" w:history="1">
            <w:r w:rsidRPr="00334D77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C89643" w14:textId="3FB787AA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9" w:history="1">
            <w:r w:rsidRPr="00334D77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398818" w14:textId="2C1D036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0" w:history="1">
            <w:r w:rsidRPr="00334D77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26CF06" w14:textId="3AFB6CE7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1" w:history="1">
            <w:r w:rsidRPr="00334D77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E0C58A" w14:textId="29073A0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2" w:history="1">
            <w:r w:rsidRPr="00334D77">
              <w:rPr>
                <w:rStyle w:val="Hyperlink"/>
                <w:noProof/>
              </w:rPr>
              <w:t>3.1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rovjeravanje null vrijed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0706FE" w14:textId="23AF0F53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3" w:history="1">
            <w:r w:rsidRPr="00334D77">
              <w:rPr>
                <w:rStyle w:val="Hyperlink"/>
                <w:noProof/>
              </w:rPr>
              <w:t>3.1.1.7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rovjeravanje te pretovrba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A3F92A" w14:textId="5C43F7F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4" w:history="1">
            <w:r w:rsidRPr="00334D77">
              <w:rPr>
                <w:rStyle w:val="Hyperlink"/>
                <w:noProof/>
              </w:rPr>
              <w:t>3.1.1.8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For i While petlje te Raspon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9AB79F" w14:textId="17687D57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5" w:history="1">
            <w:r w:rsidRPr="00334D77">
              <w:rPr>
                <w:rStyle w:val="Hyperlink"/>
                <w:noProof/>
              </w:rPr>
              <w:t>3.1.1.9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When izra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326CE" w14:textId="1A7B2F8D" w:rsidR="00715367" w:rsidRDefault="00715367">
          <w:pPr>
            <w:pStyle w:val="TOC4"/>
            <w:tabs>
              <w:tab w:val="left" w:pos="1920"/>
            </w:tabs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6" w:history="1">
            <w:r w:rsidRPr="00334D77">
              <w:rPr>
                <w:rStyle w:val="Hyperlink"/>
                <w:noProof/>
              </w:rPr>
              <w:t>3.1.1.10.</w:t>
            </w:r>
            <w:r>
              <w:rPr>
                <w:rStyle w:val="Hyperlink"/>
                <w:noProof/>
              </w:rPr>
              <w:t xml:space="preserve"> </w:t>
            </w:r>
            <w:r w:rsidRPr="00334D77">
              <w:rPr>
                <w:rStyle w:val="Hyperlink"/>
                <w:noProof/>
              </w:rPr>
              <w:t>Kreiranje</w:t>
            </w:r>
            <w:r w:rsidRPr="00334D77">
              <w:rPr>
                <w:rStyle w:val="Hyperlink"/>
                <w:noProof/>
              </w:rPr>
              <w:t xml:space="preserve"> </w:t>
            </w:r>
            <w:r w:rsidRPr="00334D77">
              <w:rPr>
                <w:rStyle w:val="Hyperlink"/>
                <w:noProof/>
              </w:rPr>
              <w:t>o</w:t>
            </w:r>
            <w:r w:rsidRPr="00334D77">
              <w:rPr>
                <w:rStyle w:val="Hyperlink"/>
                <w:noProof/>
              </w:rPr>
              <w:t>bj</w:t>
            </w:r>
            <w:r w:rsidRPr="00334D77">
              <w:rPr>
                <w:rStyle w:val="Hyperlink"/>
                <w:noProof/>
              </w:rPr>
              <w:t>e</w:t>
            </w:r>
            <w:r w:rsidRPr="00334D77">
              <w:rPr>
                <w:rStyle w:val="Hyperlink"/>
                <w:noProof/>
              </w:rPr>
              <w:t>k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470B8" w14:textId="2D032FFD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7" w:history="1">
            <w:r w:rsidRPr="00334D77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Usporedba s programskim jezikom Jav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2C6EF63C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72620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72621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72622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72623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72624"/>
      <w:proofErr w:type="spellStart"/>
      <w:r>
        <w:lastRenderedPageBreak/>
        <w:t>Kotlin</w:t>
      </w:r>
      <w:bookmarkEnd w:id="7"/>
      <w:proofErr w:type="spellEnd"/>
    </w:p>
    <w:p w14:paraId="501854A1" w14:textId="7180BC60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h)","plainTextFormattedCitation":"(JetBrains s.r.o., 2020h)","previouslyFormattedCitation":"(JetBrains s.r.o., 2020h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h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3DA96D98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66024C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j)","plainTextFormattedCitation":"(JetBrains s.r.o., 2020j)","previouslyFormattedCitation":"(JetBrains s.r.o., 2020j)"},"properties":{"noteIndex":0},"schema":"https://github.com/citation-style-language/schema/raw/master/csl-citation.json"}</w:instrText>
      </w:r>
      <w:r w:rsidR="00BF45A8">
        <w:fldChar w:fldCharType="separate"/>
      </w:r>
      <w:r w:rsidR="006D3445" w:rsidRPr="006D3445">
        <w:rPr>
          <w:noProof/>
        </w:rPr>
        <w:t>(JetBrains s.r.o., 2020j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0D0498D0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d)","plainTextFormattedCitation":"(JetBrains s.r.o., 2020d)","previouslyFormattedCitation":"(JetBrains s.r.o., 2020d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53FC7FE9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c)","plainTextFormattedCitation":"(JetBrains s.r.o., 2020c)","previouslyFormattedCitation":"(JetBrains s.r.o.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c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72625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72626"/>
      <w:r>
        <w:t>Osnovna sintaksa</w:t>
      </w:r>
      <w:bookmarkEnd w:id="9"/>
    </w:p>
    <w:p w14:paraId="097A8439" w14:textId="3CD45D08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f)","plainTextFormattedCitation":"(JetBrains s.r.o., 2020f)","previouslyFormattedCitation":"(JetBrains s.r.o., 2020f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f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72627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72628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72629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572630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572631"/>
      <w:r>
        <w:t>Uvjetni izrazi</w:t>
      </w:r>
      <w:bookmarkEnd w:id="14"/>
    </w:p>
    <w:p w14:paraId="2EEFF950" w14:textId="0B4D28F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izrazi, tj. kondicionalni izrazi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15367">
      <w:pPr>
        <w:pStyle w:val="FOINaslov4"/>
        <w:outlineLvl w:val="3"/>
      </w:pPr>
      <w:bookmarkStart w:id="15" w:name="_Toc46572632"/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  <w:bookmarkEnd w:id="15"/>
    </w:p>
    <w:p w14:paraId="22A1C84F" w14:textId="67F1AE29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ima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da određena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e)","plainTextFormattedCitation":"(JetBrains s.r.o., 2020e)","previouslyFormattedCitation":"(JetBrains s.r.o., 2020e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e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6DF32D4B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e)","plainTextFormattedCitation":"(JetBrains s.r.o., 2020e)","previouslyFormattedCitation":"(JetBrains s.r.o., 2020e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e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3242098B" w:rsidR="00D61B4D" w:rsidRDefault="00C65A14" w:rsidP="00715367">
      <w:pPr>
        <w:pStyle w:val="FOINaslov4"/>
        <w:outlineLvl w:val="3"/>
      </w:pPr>
      <w:bookmarkStart w:id="16" w:name="_Toc46572633"/>
      <w:r>
        <w:t xml:space="preserve">Provjeravanje te </w:t>
      </w:r>
      <w:proofErr w:type="spellStart"/>
      <w:r>
        <w:t>pretovrba</w:t>
      </w:r>
      <w:proofErr w:type="spellEnd"/>
      <w:r>
        <w:t xml:space="preserve"> tipova podataka</w:t>
      </w:r>
      <w:bookmarkEnd w:id="16"/>
    </w:p>
    <w:p w14:paraId="2A74E553" w14:textId="3C0B1E9C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g)","plainTextFormattedCitation":"(JetBrains s.r.o., 2020g)","previouslyFormattedCitation":"(JetBrains s.r.o., 2020g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g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05A5ADED" w:rsidR="002B461C" w:rsidRDefault="002B461C" w:rsidP="00715367">
      <w:pPr>
        <w:pStyle w:val="FOINaslov4"/>
        <w:outlineLvl w:val="3"/>
      </w:pPr>
      <w:bookmarkStart w:id="17" w:name="_Toc46572634"/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  <w:r w:rsidR="00715367">
        <w:t>i</w:t>
      </w:r>
      <w:bookmarkEnd w:id="17"/>
    </w:p>
    <w:p w14:paraId="51B13C86" w14:textId="3141CA13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</w:t>
      </w:r>
      <w:r>
        <w:t>"</w:t>
      </w:r>
      <w:r>
        <w:t xml:space="preserve">, </w:t>
      </w:r>
      <w:r>
        <w:t>"</w:t>
      </w:r>
      <w:r>
        <w:t>dva</w:t>
      </w:r>
      <w:r>
        <w:t>"</w:t>
      </w:r>
      <w:r>
        <w:t xml:space="preserve">, </w:t>
      </w:r>
      <w:r>
        <w:t>"</w:t>
      </w:r>
      <w:r>
        <w:t>tri</w:t>
      </w:r>
      <w:r>
        <w:t>"</w:t>
      </w:r>
      <w:r>
        <w:t>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</w:t>
      </w:r>
      <w:r w:rsidR="00100DDD">
        <w:t>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2B7C3768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b)","plainTextFormattedCitation":"(JetBrains s.r.o., 2020b)","previously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b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i)","plainTextFormattedCitation":"(JetBrains s.r.o., 2020i)","previouslyFormattedCitation":"(JetBrains s.r.o., 2020i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i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</w:r>
      <w:r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</w:t>
      </w:r>
      <w:r>
        <w:t>println</w:t>
      </w:r>
      <w:proofErr w:type="spellEnd"/>
      <w:r>
        <w:t>(</w:t>
      </w:r>
      <w:r>
        <w:t>i</w:t>
      </w:r>
      <w:r>
        <w:t xml:space="preserve">) // </w:t>
      </w:r>
      <w:r>
        <w:t xml:space="preserve">java </w:t>
      </w:r>
      <w:r>
        <w:t xml:space="preserve">ispis: </w:t>
      </w:r>
      <w:r>
        <w:t xml:space="preserve">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>
        <w:t>"</w:t>
      </w:r>
      <w:r>
        <w:t>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3AAA108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</w:t>
      </w:r>
      <w:r w:rsidRPr="00F13AD6">
        <w:rPr>
          <w:rFonts w:ascii="Arial" w:hAnsi="Arial" w:cs="Arial"/>
          <w:i/>
          <w:iCs/>
          <w:sz w:val="22"/>
          <w:szCs w:val="22"/>
        </w:rPr>
        <w:t>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13AD6">
        <w:rPr>
          <w:rFonts w:ascii="Arial" w:hAnsi="Arial" w:cs="Arial"/>
          <w:sz w:val="22"/>
          <w:szCs w:val="22"/>
        </w:rPr>
        <w:t xml:space="preserve"> koja kao što sam već spomenuo vrlo nalikuje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="00F13AD6">
        <w:rPr>
          <w:rFonts w:ascii="Arial" w:hAnsi="Arial" w:cs="Arial"/>
          <w:i/>
          <w:iCs/>
          <w:sz w:val="22"/>
          <w:szCs w:val="22"/>
        </w:rPr>
        <w:t xml:space="preserve"> </w:t>
      </w:r>
      <w:r w:rsidR="00F13AD6">
        <w:rPr>
          <w:rFonts w:ascii="Arial" w:hAnsi="Arial" w:cs="Arial"/>
          <w:sz w:val="22"/>
          <w:szCs w:val="22"/>
        </w:rPr>
        <w:t>petlji u programskom jeziku Java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Element: $</w:t>
      </w:r>
      <w:r>
        <w:t>{</w:t>
      </w:r>
      <w:r>
        <w:t>elem</w:t>
      </w:r>
      <w:r>
        <w:t>enti[i]}</w:t>
      </w:r>
      <w:r>
        <w:t xml:space="preserve"> sa indeksom: $</w:t>
      </w:r>
      <w:r>
        <w:t>i</w:t>
      </w:r>
      <w:r>
        <w:t xml:space="preserve">") </w:t>
      </w:r>
    </w:p>
    <w:p w14:paraId="660D0674" w14:textId="6EE7765E" w:rsidR="00FC628D" w:rsidRDefault="00FC628D" w:rsidP="00FC628D">
      <w:pPr>
        <w:pStyle w:val="HTMLPreformatted"/>
        <w:spacing w:after="120"/>
        <w:ind w:left="357"/>
        <w:rPr>
          <w:i/>
          <w:iCs/>
        </w:rPr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2E108F88" w14:textId="4C5F300B" w:rsidR="00966C8F" w:rsidRDefault="00966C8F" w:rsidP="00966C8F">
      <w:pPr>
        <w:pStyle w:val="HTMLPreformatted"/>
        <w:spacing w:after="120"/>
        <w:rPr>
          <w:i/>
          <w:iCs/>
        </w:rPr>
      </w:pPr>
    </w:p>
    <w:p w14:paraId="7AC2F574" w14:textId="69952508" w:rsidR="00966C8F" w:rsidRDefault="00966C8F" w:rsidP="00715367">
      <w:pPr>
        <w:pStyle w:val="FOINaslov4"/>
        <w:outlineLvl w:val="3"/>
      </w:pPr>
      <w:bookmarkStart w:id="18" w:name="_Toc46572635"/>
      <w:proofErr w:type="spellStart"/>
      <w:r>
        <w:t>When</w:t>
      </w:r>
      <w:proofErr w:type="spellEnd"/>
      <w:r>
        <w:t xml:space="preserve"> izraz</w:t>
      </w:r>
      <w:bookmarkEnd w:id="18"/>
    </w:p>
    <w:p w14:paraId="1EF55B3A" w14:textId="307EB860" w:rsidR="00966C8F" w:rsidRDefault="00966C8F" w:rsidP="00966C8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966C8F">
        <w:rPr>
          <w:rFonts w:ascii="Arial" w:hAnsi="Arial" w:cs="Arial"/>
          <w:sz w:val="22"/>
          <w:szCs w:val="22"/>
        </w:rPr>
        <w:t xml:space="preserve">Nešto što je po mome mišljenju vrlo koristan koncept </w:t>
      </w:r>
      <w:r>
        <w:rPr>
          <w:rFonts w:ascii="Arial" w:hAnsi="Arial" w:cs="Arial"/>
          <w:sz w:val="22"/>
          <w:szCs w:val="22"/>
        </w:rPr>
        <w:t xml:space="preserve">u Kotlinu </w:t>
      </w:r>
      <w:r w:rsidRPr="00966C8F">
        <w:rPr>
          <w:rFonts w:ascii="Arial" w:hAnsi="Arial" w:cs="Arial"/>
          <w:sz w:val="22"/>
          <w:szCs w:val="22"/>
        </w:rPr>
        <w:t xml:space="preserve">naziva se </w:t>
      </w:r>
      <w:proofErr w:type="spellStart"/>
      <w:r w:rsidRP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Pr="00966C8F">
        <w:rPr>
          <w:rFonts w:ascii="Arial" w:hAnsi="Arial" w:cs="Arial"/>
          <w:sz w:val="22"/>
          <w:szCs w:val="22"/>
        </w:rPr>
        <w:t xml:space="preserve"> izraz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66C8F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>
        <w:rPr>
          <w:rFonts w:ascii="Arial" w:hAnsi="Arial" w:cs="Arial"/>
          <w:sz w:val="22"/>
          <w:szCs w:val="22"/>
        </w:rPr>
        <w:t xml:space="preserve"> izraz nalikuje na </w:t>
      </w:r>
      <w:proofErr w:type="spellStart"/>
      <w:r>
        <w:rPr>
          <w:rFonts w:ascii="Arial" w:hAnsi="Arial" w:cs="Arial"/>
          <w:sz w:val="22"/>
          <w:szCs w:val="22"/>
        </w:rPr>
        <w:t>switch</w:t>
      </w:r>
      <w:proofErr w:type="spellEnd"/>
      <w:r>
        <w:rPr>
          <w:rFonts w:ascii="Arial" w:hAnsi="Arial" w:cs="Arial"/>
          <w:sz w:val="22"/>
          <w:szCs w:val="22"/>
        </w:rPr>
        <w:t xml:space="preserve"> izraz u programskome jeziku Java</w:t>
      </w:r>
      <w:r w:rsidR="0066024C">
        <w:rPr>
          <w:rFonts w:ascii="Arial" w:hAnsi="Arial" w:cs="Arial"/>
          <w:sz w:val="22"/>
          <w:szCs w:val="22"/>
        </w:rPr>
        <w:t xml:space="preserve"> no mnogo je moćniji. </w:t>
      </w:r>
      <w:proofErr w:type="spellStart"/>
      <w:r w:rsid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i/>
          <w:iCs/>
          <w:sz w:val="22"/>
          <w:szCs w:val="22"/>
        </w:rPr>
        <w:t xml:space="preserve"> </w:t>
      </w:r>
      <w:r w:rsidR="0066024C">
        <w:rPr>
          <w:rFonts w:ascii="Arial" w:hAnsi="Arial" w:cs="Arial"/>
          <w:sz w:val="22"/>
          <w:szCs w:val="22"/>
        </w:rPr>
        <w:t xml:space="preserve">izraz se </w:t>
      </w:r>
      <w:proofErr w:type="spellStart"/>
      <w:r w:rsidR="0066024C">
        <w:rPr>
          <w:rFonts w:ascii="Arial" w:hAnsi="Arial" w:cs="Arial"/>
          <w:sz w:val="22"/>
          <w:szCs w:val="22"/>
        </w:rPr>
        <w:t>defnira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korištenjem ključne riječi </w:t>
      </w:r>
      <w:proofErr w:type="spellStart"/>
      <w:r w:rsidR="0066024C" w:rsidRPr="0066024C">
        <w:rPr>
          <w:rFonts w:ascii="Arial" w:hAnsi="Arial" w:cs="Arial"/>
          <w:b/>
          <w:bCs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="0066024C">
        <w:rPr>
          <w:rFonts w:ascii="Arial" w:hAnsi="Arial" w:cs="Arial"/>
          <w:sz w:val="22"/>
          <w:szCs w:val="22"/>
        </w:rPr>
        <w:t xml:space="preserve"> Prikazati ću moć ovog koncepta na primjeru sa službene </w:t>
      </w:r>
      <w:proofErr w:type="spellStart"/>
      <w:r w:rsidR="0066024C">
        <w:rPr>
          <w:rFonts w:ascii="Arial" w:hAnsi="Arial" w:cs="Arial"/>
          <w:sz w:val="22"/>
          <w:szCs w:val="22"/>
        </w:rPr>
        <w:t>Kotlin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dokumentacije </w:t>
      </w:r>
      <w:r w:rsidR="0066024C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f)","plainTextFormattedCitation":"(JetBrains s.r.o., 2020f)"},"properties":{"noteIndex":0},"schema":"https://github.com/citation-style-language/schema/raw/master/csl-citation.json"}</w:instrText>
      </w:r>
      <w:r w:rsidR="0066024C">
        <w:rPr>
          <w:rFonts w:ascii="Arial" w:hAnsi="Arial" w:cs="Arial"/>
          <w:sz w:val="22"/>
          <w:szCs w:val="22"/>
        </w:rPr>
        <w:fldChar w:fldCharType="separate"/>
      </w:r>
      <w:r w:rsidR="0066024C" w:rsidRPr="0066024C">
        <w:rPr>
          <w:rFonts w:ascii="Arial" w:hAnsi="Arial" w:cs="Arial"/>
          <w:noProof/>
          <w:sz w:val="22"/>
          <w:szCs w:val="22"/>
        </w:rPr>
        <w:t>(JetBrains s.r.o., 2020f)</w:t>
      </w:r>
      <w:r w:rsidR="0066024C">
        <w:rPr>
          <w:rFonts w:ascii="Arial" w:hAnsi="Arial" w:cs="Arial"/>
          <w:sz w:val="22"/>
          <w:szCs w:val="22"/>
        </w:rPr>
        <w:fldChar w:fldCharType="end"/>
      </w:r>
      <w:r w:rsidR="0066024C">
        <w:rPr>
          <w:rFonts w:ascii="Arial" w:hAnsi="Arial" w:cs="Arial"/>
          <w:sz w:val="22"/>
          <w:szCs w:val="22"/>
        </w:rPr>
        <w:t>:</w:t>
      </w:r>
    </w:p>
    <w:p w14:paraId="77661B84" w14:textId="77777777" w:rsidR="000B2E09" w:rsidRDefault="0066024C" w:rsidP="0066024C">
      <w:pPr>
        <w:pStyle w:val="HTMLPreformatted"/>
        <w:spacing w:after="120"/>
        <w:ind w:left="357"/>
      </w:pPr>
      <w:r>
        <w:tab/>
      </w:r>
    </w:p>
    <w:p w14:paraId="15C65952" w14:textId="77777777" w:rsidR="000B2E09" w:rsidRDefault="000B2E09" w:rsidP="0066024C">
      <w:pPr>
        <w:pStyle w:val="HTMLPreformatted"/>
        <w:spacing w:after="120"/>
        <w:ind w:left="357"/>
      </w:pPr>
    </w:p>
    <w:p w14:paraId="1A885117" w14:textId="77777777" w:rsidR="000B2E09" w:rsidRDefault="000B2E09" w:rsidP="0066024C">
      <w:pPr>
        <w:pStyle w:val="HTMLPreformatted"/>
        <w:spacing w:after="120"/>
        <w:ind w:left="357"/>
      </w:pPr>
    </w:p>
    <w:p w14:paraId="3F39F195" w14:textId="77777777" w:rsidR="000B2E09" w:rsidRDefault="000B2E09" w:rsidP="0066024C">
      <w:pPr>
        <w:pStyle w:val="HTMLPreformatted"/>
        <w:spacing w:after="120"/>
        <w:ind w:left="357"/>
      </w:pPr>
    </w:p>
    <w:p w14:paraId="6AF8836B" w14:textId="77777777" w:rsidR="000B2E09" w:rsidRDefault="000B2E09" w:rsidP="0066024C">
      <w:pPr>
        <w:pStyle w:val="HTMLPreformatted"/>
        <w:spacing w:after="120"/>
        <w:ind w:left="357"/>
      </w:pPr>
    </w:p>
    <w:p w14:paraId="734CB2BD" w14:textId="77777777" w:rsidR="000B2E09" w:rsidRDefault="000B2E09" w:rsidP="0066024C">
      <w:pPr>
        <w:pStyle w:val="HTMLPreformatted"/>
        <w:spacing w:after="120"/>
        <w:ind w:left="357"/>
      </w:pPr>
    </w:p>
    <w:p w14:paraId="27423FCA" w14:textId="6071E88E" w:rsidR="0066024C" w:rsidRDefault="000B2E09" w:rsidP="0066024C">
      <w:pPr>
        <w:pStyle w:val="HTMLPreformatted"/>
        <w:spacing w:after="120"/>
        <w:ind w:left="357"/>
      </w:pPr>
      <w:r>
        <w:lastRenderedPageBreak/>
        <w:tab/>
      </w:r>
      <w:proofErr w:type="spellStart"/>
      <w:r w:rsidR="0066024C">
        <w:t>fun</w:t>
      </w:r>
      <w:proofErr w:type="spellEnd"/>
      <w:r w:rsidR="0066024C">
        <w:t xml:space="preserve"> </w:t>
      </w:r>
      <w:proofErr w:type="spellStart"/>
      <w:r w:rsidR="0066024C">
        <w:t>opisiParametar</w:t>
      </w:r>
      <w:proofErr w:type="spellEnd"/>
      <w:r w:rsidR="0066024C">
        <w:t>(</w:t>
      </w:r>
      <w:proofErr w:type="spellStart"/>
      <w:r w:rsidR="0066024C">
        <w:t>obj</w:t>
      </w:r>
      <w:proofErr w:type="spellEnd"/>
      <w:r w:rsidR="0066024C">
        <w:t xml:space="preserve">: </w:t>
      </w:r>
      <w:proofErr w:type="spellStart"/>
      <w:r w:rsidR="0066024C">
        <w:t>Any</w:t>
      </w:r>
      <w:proofErr w:type="spellEnd"/>
      <w:r w:rsidR="0066024C">
        <w:t xml:space="preserve">): </w:t>
      </w:r>
      <w:proofErr w:type="spellStart"/>
      <w:r w:rsidR="0066024C">
        <w:t>String</w:t>
      </w:r>
      <w:proofErr w:type="spellEnd"/>
      <w:r w:rsidR="0066024C">
        <w:t xml:space="preserve"> {</w:t>
      </w:r>
    </w:p>
    <w:p w14:paraId="03DE1990" w14:textId="4CF27952" w:rsidR="0066024C" w:rsidRDefault="0066024C" w:rsidP="0066024C">
      <w:pPr>
        <w:pStyle w:val="HTMLPreformatted"/>
        <w:spacing w:after="120"/>
        <w:ind w:left="357"/>
      </w:pPr>
      <w:r>
        <w:tab/>
        <w:t xml:space="preserve">    </w:t>
      </w:r>
      <w:proofErr w:type="spellStart"/>
      <w:r w:rsidRPr="0066024C">
        <w:rPr>
          <w:b/>
          <w:bCs/>
        </w:rPr>
        <w:t>when</w:t>
      </w:r>
      <w:proofErr w:type="spellEnd"/>
      <w:r>
        <w:t>(</w:t>
      </w:r>
      <w:proofErr w:type="spellStart"/>
      <w:r>
        <w:t>obj</w:t>
      </w:r>
      <w:proofErr w:type="spellEnd"/>
      <w:r>
        <w:t>){</w:t>
      </w:r>
    </w:p>
    <w:p w14:paraId="2C9FB566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1 -&gt; "Jedan</w:t>
      </w:r>
      <w:r>
        <w:t>"</w:t>
      </w:r>
    </w:p>
    <w:p w14:paraId="4B76589B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"</w:t>
      </w:r>
      <w:r>
        <w:t>Bok</w:t>
      </w:r>
      <w:r>
        <w:t>" -&gt; "</w:t>
      </w:r>
      <w:r>
        <w:t>Pozdrav</w:t>
      </w:r>
      <w:r>
        <w:t>"</w:t>
      </w:r>
    </w:p>
    <w:p w14:paraId="47D39A3D" w14:textId="77777777" w:rsidR="000B2E09" w:rsidRDefault="0066024C" w:rsidP="0066024C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is</w:t>
      </w:r>
      <w:proofErr w:type="spellEnd"/>
      <w:r>
        <w:t xml:space="preserve"> </w:t>
      </w:r>
      <w:proofErr w:type="spellStart"/>
      <w:r>
        <w:t>Long</w:t>
      </w:r>
      <w:proofErr w:type="spellEnd"/>
      <w:r>
        <w:t xml:space="preserve"> -&gt; "</w:t>
      </w:r>
      <w:proofErr w:type="spellStart"/>
      <w:r>
        <w:t>Long</w:t>
      </w:r>
      <w:proofErr w:type="spellEnd"/>
      <w:r>
        <w:t>!!!</w:t>
      </w:r>
      <w:r>
        <w:t>"</w:t>
      </w:r>
    </w:p>
    <w:p w14:paraId="4D75D14C" w14:textId="0CF37F02" w:rsidR="0066024C" w:rsidRDefault="000B2E09" w:rsidP="0066024C">
      <w:pPr>
        <w:pStyle w:val="HTMLPreformatted"/>
        <w:spacing w:after="120"/>
        <w:ind w:left="357"/>
        <w:rPr>
          <w:b/>
          <w:bCs/>
        </w:rPr>
      </w:pPr>
      <w:r>
        <w:tab/>
      </w:r>
      <w:r>
        <w:tab/>
        <w:t>!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 -&gt; </w:t>
      </w:r>
      <w:r>
        <w:t>"</w:t>
      </w:r>
      <w:r>
        <w:t xml:space="preserve">Nije </w:t>
      </w:r>
      <w:proofErr w:type="spellStart"/>
      <w:r>
        <w:t>String</w:t>
      </w:r>
      <w:proofErr w:type="spellEnd"/>
      <w:r>
        <w:t>!</w:t>
      </w:r>
      <w:r>
        <w:t>"</w:t>
      </w:r>
      <w:r w:rsidR="0066024C">
        <w:rPr>
          <w:b/>
          <w:bCs/>
        </w:rPr>
        <w:tab/>
      </w:r>
    </w:p>
    <w:p w14:paraId="745C2705" w14:textId="081891F1" w:rsidR="000B2E09" w:rsidRPr="000B2E09" w:rsidRDefault="000B2E09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proofErr w:type="spellStart"/>
      <w:r>
        <w:rPr>
          <w:b/>
          <w:bCs/>
        </w:rPr>
        <w:t>else</w:t>
      </w:r>
      <w:proofErr w:type="spellEnd"/>
      <w:r>
        <w:rPr>
          <w:b/>
          <w:bCs/>
        </w:rPr>
        <w:t xml:space="preserve"> </w:t>
      </w:r>
      <w:r>
        <w:t xml:space="preserve">-&gt; </w:t>
      </w:r>
      <w:r>
        <w:t>"</w:t>
      </w:r>
      <w:r>
        <w:t>Ne znam opisati parametar."</w:t>
      </w:r>
    </w:p>
    <w:p w14:paraId="1A08D71A" w14:textId="748ADD38" w:rsidR="0066024C" w:rsidRPr="0066024C" w:rsidRDefault="0066024C" w:rsidP="0066024C">
      <w:pPr>
        <w:pStyle w:val="HTMLPreformatted"/>
        <w:spacing w:after="120"/>
        <w:ind w:left="357"/>
      </w:pPr>
      <w:r>
        <w:tab/>
        <w:t xml:space="preserve">    }</w:t>
      </w:r>
    </w:p>
    <w:p w14:paraId="47AF9DBA" w14:textId="52928170" w:rsidR="0066024C" w:rsidRDefault="0066024C" w:rsidP="0066024C">
      <w:pPr>
        <w:pStyle w:val="HTMLPreformatted"/>
        <w:spacing w:after="120"/>
        <w:ind w:left="357"/>
      </w:pPr>
      <w:r>
        <w:t xml:space="preserve"> </w:t>
      </w:r>
      <w:r>
        <w:tab/>
        <w:t>}</w:t>
      </w:r>
    </w:p>
    <w:p w14:paraId="597C8AFD" w14:textId="19ECFBEE" w:rsidR="000B2E09" w:rsidRDefault="000B2E09" w:rsidP="0066024C">
      <w:pPr>
        <w:pStyle w:val="HTMLPreformatted"/>
        <w:spacing w:after="120"/>
        <w:ind w:left="357"/>
      </w:pPr>
    </w:p>
    <w:p w14:paraId="3389A224" w14:textId="12862ECF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Bok</w:t>
      </w:r>
      <w:r>
        <w:t>"</w:t>
      </w:r>
      <w:r>
        <w:t>)) // ispis: Pozdrav</w:t>
      </w:r>
    </w:p>
    <w:p w14:paraId="49B8DDB9" w14:textId="3384ABD5" w:rsidR="000B2E09" w:rsidRDefault="000B2E09" w:rsidP="000B2E09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</w:t>
      </w:r>
      <w:r>
        <w:t>2L</w:t>
      </w:r>
      <w:r>
        <w:t xml:space="preserve">)) // ispis: </w:t>
      </w:r>
      <w:proofErr w:type="spellStart"/>
      <w:r>
        <w:t>Long</w:t>
      </w:r>
      <w:proofErr w:type="spellEnd"/>
      <w:r>
        <w:t>!!!</w:t>
      </w:r>
    </w:p>
    <w:p w14:paraId="40BE7D5C" w14:textId="693CB6CB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</w:t>
      </w:r>
      <w:r>
        <w:t>"</w:t>
      </w:r>
      <w:proofErr w:type="spellStart"/>
      <w:r>
        <w:t>Nesto</w:t>
      </w:r>
      <w:proofErr w:type="spellEnd"/>
      <w:r>
        <w:t>"</w:t>
      </w:r>
      <w:r>
        <w:t>) // ispis: Ne znam opisati parametar</w:t>
      </w:r>
    </w:p>
    <w:p w14:paraId="593D7890" w14:textId="3FF4C989" w:rsidR="00E762BB" w:rsidRDefault="00E762BB" w:rsidP="00E762BB">
      <w:pPr>
        <w:pStyle w:val="HTMLPreformatted"/>
        <w:spacing w:after="120"/>
      </w:pPr>
    </w:p>
    <w:p w14:paraId="2CE45813" w14:textId="02DC0526" w:rsidR="00E762BB" w:rsidRDefault="00715367" w:rsidP="00715367">
      <w:pPr>
        <w:pStyle w:val="FOINaslov4"/>
        <w:outlineLvl w:val="3"/>
      </w:pPr>
      <w:bookmarkStart w:id="19" w:name="_Toc46572636"/>
      <w:r>
        <w:t xml:space="preserve"> </w:t>
      </w:r>
      <w:r w:rsidR="00E762BB">
        <w:t>Kreiranje objekata</w:t>
      </w:r>
      <w:bookmarkEnd w:id="19"/>
    </w:p>
    <w:p w14:paraId="5632F8A7" w14:textId="1E4D37EB" w:rsidR="00E762BB" w:rsidRDefault="00E762BB" w:rsidP="00E762B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E762BB">
        <w:rPr>
          <w:rFonts w:ascii="Arial" w:hAnsi="Arial" w:cs="Arial"/>
          <w:sz w:val="22"/>
          <w:szCs w:val="22"/>
        </w:rPr>
        <w:t xml:space="preserve">Objekti se u Kotlinu kreiraju na vrlo jednostavan način. Naime, jedino što je potrebno je </w:t>
      </w:r>
      <w:proofErr w:type="spellStart"/>
      <w:r w:rsidRPr="00E762BB">
        <w:rPr>
          <w:rFonts w:ascii="Arial" w:hAnsi="Arial" w:cs="Arial"/>
          <w:sz w:val="22"/>
          <w:szCs w:val="22"/>
        </w:rPr>
        <w:t>specifirati</w:t>
      </w:r>
      <w:proofErr w:type="spellEnd"/>
      <w:r w:rsidRPr="00E762BB">
        <w:rPr>
          <w:rFonts w:ascii="Arial" w:hAnsi="Arial" w:cs="Arial"/>
          <w:sz w:val="22"/>
          <w:szCs w:val="22"/>
        </w:rPr>
        <w:t xml:space="preserve"> naziv klase te u zagrade staviti parametre konstruktora ukoliko postoje. Za razliku od programskog jezika Jave gdje se za inicijalizaciju novog objekta mora koristiti ključna riječ </w:t>
      </w:r>
      <w:proofErr w:type="spellStart"/>
      <w:r w:rsidRPr="00E762BB">
        <w:rPr>
          <w:rFonts w:ascii="Arial" w:hAnsi="Arial" w:cs="Arial"/>
          <w:b/>
          <w:bCs/>
          <w:i/>
          <w:iCs/>
          <w:sz w:val="22"/>
          <w:szCs w:val="22"/>
        </w:rPr>
        <w:t>new</w:t>
      </w:r>
      <w:proofErr w:type="spellEnd"/>
      <w:r w:rsidRPr="00E762BB">
        <w:rPr>
          <w:rFonts w:ascii="Arial" w:hAnsi="Arial" w:cs="Arial"/>
          <w:sz w:val="22"/>
          <w:szCs w:val="22"/>
        </w:rPr>
        <w:t>, u Kotlinu to nije potrebno.</w:t>
      </w:r>
      <w:r>
        <w:rPr>
          <w:rFonts w:ascii="Arial" w:hAnsi="Arial" w:cs="Arial"/>
          <w:sz w:val="22"/>
          <w:szCs w:val="22"/>
        </w:rPr>
        <w:t xml:space="preserve"> Slijedi primjer inicijalizacije dva objekta različitog tipa:</w:t>
      </w:r>
    </w:p>
    <w:p w14:paraId="51DDAA6B" w14:textId="77777777" w:rsidR="00E762BB" w:rsidRDefault="00E762BB" w:rsidP="00E762BB">
      <w:pPr>
        <w:pStyle w:val="HTMLPreformatted"/>
        <w:spacing w:after="120"/>
        <w:ind w:left="357"/>
      </w:pPr>
      <w:r>
        <w:tab/>
      </w:r>
    </w:p>
    <w:p w14:paraId="714DCC44" w14:textId="6E4A9961" w:rsidR="00E762BB" w:rsidRDefault="00E762BB" w:rsidP="00E762BB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covjek</w:t>
      </w:r>
      <w:proofErr w:type="spellEnd"/>
      <w:r>
        <w:t xml:space="preserve"> = </w:t>
      </w:r>
      <w:proofErr w:type="spellStart"/>
      <w:r>
        <w:t>Covjek</w:t>
      </w:r>
      <w:proofErr w:type="spellEnd"/>
      <w:r>
        <w:t xml:space="preserve">() </w:t>
      </w:r>
      <w:r>
        <w:t xml:space="preserve">// </w:t>
      </w:r>
      <w:r>
        <w:t>konstruktor nema parametara</w:t>
      </w:r>
    </w:p>
    <w:p w14:paraId="50A24064" w14:textId="6153B83D" w:rsidR="00E762BB" w:rsidRDefault="00E762BB" w:rsidP="00E762BB">
      <w:pPr>
        <w:pStyle w:val="HTMLPreformatted"/>
        <w:spacing w:after="120"/>
        <w:ind w:left="357"/>
      </w:pPr>
      <w:r>
        <w:tab/>
      </w:r>
      <w:r>
        <w:t>val krug = Krug(2)</w:t>
      </w:r>
      <w:r>
        <w:t xml:space="preserve"> // </w:t>
      </w:r>
      <w:r>
        <w:t xml:space="preserve">konstruktor ima parametar radijus tipa </w:t>
      </w:r>
      <w:proofErr w:type="spellStart"/>
      <w:r>
        <w:t>Int</w:t>
      </w:r>
      <w:proofErr w:type="spellEnd"/>
    </w:p>
    <w:p w14:paraId="69FE0F01" w14:textId="77777777" w:rsidR="000B2E09" w:rsidRDefault="000B2E09" w:rsidP="000B2E09">
      <w:pPr>
        <w:pStyle w:val="HTMLPreformatted"/>
        <w:spacing w:after="120"/>
        <w:rPr>
          <w:i/>
          <w:iCs/>
        </w:rPr>
      </w:pPr>
    </w:p>
    <w:p w14:paraId="1516D8A5" w14:textId="238104AC" w:rsidR="00E762BB" w:rsidRPr="00E762BB" w:rsidRDefault="00715367" w:rsidP="00E762BB">
      <w:pPr>
        <w:pStyle w:val="FOINaslov2"/>
        <w:outlineLvl w:val="1"/>
      </w:pPr>
      <w:bookmarkStart w:id="20" w:name="_Toc46572637"/>
      <w:r>
        <w:t>Usporedba s programskim jezikom Java</w:t>
      </w:r>
      <w:bookmarkEnd w:id="20"/>
    </w:p>
    <w:p w14:paraId="29DFBFAE" w14:textId="77777777" w:rsidR="00C146E6" w:rsidRPr="000D5BBF" w:rsidRDefault="00C146E6" w:rsidP="00C146E6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C146E6" w:rsidRPr="000D5BBF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E29A97E" w14:textId="77777777" w:rsidR="00135C0D" w:rsidRDefault="00135C0D" w:rsidP="0015288B">
      <w:r>
        <w:separator/>
      </w:r>
    </w:p>
  </w:endnote>
  <w:endnote w:type="continuationSeparator" w:id="0">
    <w:p w14:paraId="08209C93" w14:textId="77777777" w:rsidR="00135C0D" w:rsidRDefault="00135C0D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2B461C" w:rsidRDefault="002B461C">
    <w:pPr>
      <w:pStyle w:val="Footer"/>
      <w:jc w:val="right"/>
    </w:pPr>
  </w:p>
  <w:p w14:paraId="05E476E7" w14:textId="77777777" w:rsidR="002B461C" w:rsidRDefault="002B461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2B461C" w:rsidRDefault="002B461C">
    <w:pPr>
      <w:pStyle w:val="Footer"/>
      <w:jc w:val="right"/>
    </w:pPr>
  </w:p>
  <w:p w14:paraId="5BAB876B" w14:textId="77777777" w:rsidR="002B461C" w:rsidRDefault="002B461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2B461C" w:rsidRDefault="002B461C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2B461C" w:rsidRDefault="002B461C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2B461C" w:rsidRDefault="002B461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2B461C" w:rsidRDefault="002B461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2B461C" w:rsidRDefault="002B46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1F54C0" w14:textId="77777777" w:rsidR="00135C0D" w:rsidRDefault="00135C0D" w:rsidP="0015288B">
      <w:r>
        <w:separator/>
      </w:r>
    </w:p>
  </w:footnote>
  <w:footnote w:type="continuationSeparator" w:id="0">
    <w:p w14:paraId="0260243F" w14:textId="77777777" w:rsidR="00135C0D" w:rsidRDefault="00135C0D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09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5C0D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24C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5367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6C8F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2BB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9EB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AD6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023</TotalTime>
  <Pages>17</Pages>
  <Words>6094</Words>
  <Characters>34736</Characters>
  <Application>Microsoft Office Word</Application>
  <DocSecurity>0</DocSecurity>
  <Lines>289</Lines>
  <Paragraphs>8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0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40</cp:revision>
  <cp:lastPrinted>2012-11-30T11:54:00Z</cp:lastPrinted>
  <dcterms:created xsi:type="dcterms:W3CDTF">2017-11-13T12:09:00Z</dcterms:created>
  <dcterms:modified xsi:type="dcterms:W3CDTF">2020-07-25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